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m is the mass of the object (0.06 kg for the tennis ball and 0.6 kg for the basketball).</w:t>
      </w:r>
    </w:p>
    <w:p w14:paraId="0D7BA975" w14:textId="77777777" w:rsidR="009F4A02" w:rsidRPr="00C92624" w:rsidRDefault="009F4A02" w:rsidP="009F4A02">
      <w:pPr>
        <w:pStyle w:val="Heading2"/>
      </w:pPr>
    </w:p>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3BA7C451" w:rsidR="004A25AA" w:rsidRDefault="009F4A02" w:rsidP="00EC2370">
      <w:pPr>
        <w:jc w:val="both"/>
      </w:pPr>
      <w:r>
        <w:t>We then removed those trials as outliers where the temporal or the spatial error were 2.5 standard deviations below or above the mean of this metric per condition and participant</w:t>
      </w:r>
      <w:r w:rsidR="006F1E4D">
        <w:t xml:space="preserve">, which excludes 1230 out of 19200 trials overall.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p>
    <w:p w14:paraId="323DD6DB" w14:textId="27FEEC82"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In the temporal task, participants are expected to respond too late when no air drag is simulated in the visible part as the trajectory because air drag would slow the target down on its way from peak back to the initial level.</w:t>
      </w:r>
      <w:r w:rsidR="00C64662">
        <w:t xml:space="preserve"> (Prediction 1a). In the spatial task, participants should expect the ball to be slowed down by air drag, so we predict an undershoot in participant responses (</w:t>
      </w:r>
      <w:proofErr w:type="spellStart"/>
      <w:r w:rsidR="00C64662">
        <w:t>i</w:t>
      </w:r>
      <w:proofErr w:type="spellEnd"/>
      <w:r w:rsidR="00C64662">
        <w:t>. e. they place the object too far to the left; Prediction 1b).</w:t>
      </w:r>
    </w:p>
    <w:p w14:paraId="66CFE4B8" w14:textId="385263D7" w:rsidR="00C64662" w:rsidRDefault="00C64662" w:rsidP="00EC2370">
      <w:pPr>
        <w:jc w:val="both"/>
      </w:pPr>
      <w:r>
        <w:t xml:space="preserve">For Hypothesis 2, we expect the texture of the object to affect how participants extrapolate motion. For the target with tennis ball texture, but </w:t>
      </w:r>
      <w:proofErr w:type="gramStart"/>
      <w:r>
        <w:t>basket ball</w:t>
      </w:r>
      <w:proofErr w:type="gramEnd"/>
      <w:r>
        <w:t xml:space="preserve"> size and mass, participants should respond too late</w:t>
      </w:r>
    </w:p>
    <w:p w14:paraId="0097C413" w14:textId="684E3657" w:rsidR="009D5335" w:rsidRPr="009D5335" w:rsidRDefault="009D5335" w:rsidP="00EC2370">
      <w:pPr>
        <w:jc w:val="both"/>
        <w:rPr>
          <w:b/>
          <w:bCs/>
        </w:rPr>
      </w:pPr>
      <w:r w:rsidRPr="009D5335">
        <w:rPr>
          <w:b/>
          <w:bCs/>
        </w:rPr>
        <w:t xml:space="preserve">Prediction 1a </w:t>
      </w:r>
      <w:proofErr w:type="gramStart"/>
      <w:r>
        <w:rPr>
          <w:b/>
          <w:bCs/>
        </w:rPr>
        <w:t>In</w:t>
      </w:r>
      <w:proofErr w:type="gramEnd"/>
      <w:r>
        <w:rPr>
          <w:b/>
          <w:bCs/>
        </w:rPr>
        <w:t xml:space="preserve"> the temporal task, </w:t>
      </w:r>
    </w:p>
    <w:p w14:paraId="3F752FB4" w14:textId="0DB3E662" w:rsidR="00C8333D" w:rsidRDefault="00C8333D" w:rsidP="0006438B">
      <w:pPr>
        <w:jc w:val="both"/>
        <w:rPr>
          <w:rFonts w:eastAsiaTheme="minorEastAsia"/>
        </w:rPr>
      </w:pPr>
    </w:p>
    <w:p w14:paraId="3C91F271" w14:textId="1C28A126" w:rsidR="000F2606" w:rsidRPr="00C8333D" w:rsidRDefault="00C8333D" w:rsidP="000F2606">
      <w:pPr>
        <w:pStyle w:val="Heading2"/>
        <w:rPr>
          <w:rFonts w:eastAsiaTheme="minorEastAsia"/>
        </w:rPr>
      </w:pPr>
      <w:r>
        <w:rPr>
          <w:rFonts w:eastAsiaTheme="minorEastAsia"/>
        </w:rPr>
        <w:lastRenderedPageBreak/>
        <w:t xml:space="preserve">Results - </w:t>
      </w:r>
      <w:r w:rsidR="000F2606">
        <w:t>Confirmatory Analyses</w:t>
      </w:r>
    </w:p>
    <w:p w14:paraId="77D0A381" w14:textId="666ACB9C" w:rsidR="00DF2DEF" w:rsidRDefault="00DF2DEF" w:rsidP="00DF2DEF">
      <w:pPr>
        <w:pStyle w:val="Heading3"/>
      </w:pPr>
      <w:r>
        <w:t>Hypothesis 1: Representation of Air Drag</w:t>
      </w:r>
    </w:p>
    <w:p w14:paraId="5894D6DA" w14:textId="398ED7CD" w:rsidR="000F2606" w:rsidRDefault="000F2606" w:rsidP="00EC2370">
      <w:pPr>
        <w:jc w:val="both"/>
      </w:pPr>
      <w:r>
        <w:t xml:space="preserve">To test this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 </w:t>
      </w:r>
      <w:r w:rsidR="00E24B79">
        <w:t xml:space="preserve">We fit a </w:t>
      </w:r>
      <w:r>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310FC596"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53 and p = 0.64</w:t>
      </w:r>
      <w:r w:rsidR="00993195">
        <w:t xml:space="preserve">, respectively). </w:t>
      </w:r>
    </w:p>
    <w:p w14:paraId="511DC312" w14:textId="05A8E7FA" w:rsidR="0072483C" w:rsidRDefault="00993195" w:rsidP="00EC2370">
      <w:pPr>
        <w:jc w:val="both"/>
      </w:pPr>
      <w:r>
        <w:t xml:space="preserve">A frequentist approach does, to our knowledge, not allow to quantify in which of the two conditions performance is more </w:t>
      </w:r>
      <w:proofErr w:type="gramStart"/>
      <w:r>
        <w:t>similar to</w:t>
      </w:r>
      <w:proofErr w:type="gramEnd"/>
      <w:r>
        <w:t xml:space="preserve">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w:t>
      </w:r>
      <w:proofErr w:type="gramStart"/>
      <w:r w:rsidR="00B136E5">
        <w:t>this options</w:t>
      </w:r>
      <w:proofErr w:type="gramEnd"/>
      <w:r w:rsidR="00B136E5">
        <w:t xml:space="preserve">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185FFFC2" w:rsidR="00EE4AFB" w:rsidRDefault="00EE4AFB" w:rsidP="00EC2370">
      <w:pPr>
        <w:jc w:val="both"/>
      </w:pPr>
      <w:r>
        <w:lastRenderedPageBreak/>
        <w:t xml:space="preserve">For the spatial task, we expect </w:t>
      </w:r>
      <w:r w:rsidR="009C404C">
        <w:t xml:space="preserve">high accuracy </w:t>
      </w:r>
      <w:r>
        <w:t xml:space="preserve">for “Air Drag: Present” and an undershoot for “Air Drag: Absent”. 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xml:space="preserve">). However, considering that the intercept for Air Drag: Present is only marginally </w:t>
      </w:r>
      <w:proofErr w:type="gramStart"/>
      <w:r w:rsidR="006D07B1">
        <w:t>not-different</w:t>
      </w:r>
      <w:proofErr w:type="gramEnd"/>
      <w:r w:rsidR="006D07B1">
        <w:t xml:space="preserve">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7E410177"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61E69183"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w:t>
      </w:r>
      <w:proofErr w:type="gramStart"/>
      <w:r w:rsidR="00C873FC">
        <w:t>Basket Ball</w:t>
      </w:r>
      <w:proofErr w:type="gramEnd"/>
      <w:r w:rsidR="00C873FC">
        <w:t xml:space="preserve">, Incongruent condition, we expect responses to be slightly earlier than for Basket Ball, </w:t>
      </w:r>
      <w:r w:rsidR="00FC24F3">
        <w:t>Congruen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lastRenderedPageBreak/>
        <w:t>A Likelihood Ratio Test (</w:t>
      </w:r>
      <w:proofErr w:type="spellStart"/>
      <w:proofErr w:type="gramStart"/>
      <w:r>
        <w:t>anova</w:t>
      </w:r>
      <w:proofErr w:type="spellEnd"/>
      <w:r>
        <w:t>(</w:t>
      </w:r>
      <w:proofErr w:type="gramEnd"/>
      <w:r>
        <w:t xml:space="preserve">)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E4DC618" w:rsidR="00BF3F46" w:rsidRDefault="00833A98" w:rsidP="00EC2370">
      <w:pPr>
        <w:jc w:val="both"/>
      </w:pPr>
      <w:r>
        <w:t>We perform the same procedure for the spatial task.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35C1C12F" w:rsidR="00FA5A8D" w:rsidRDefault="00C8333D" w:rsidP="00EC2370">
      <w:pPr>
        <w:jc w:val="both"/>
      </w:pPr>
      <w:r>
        <w:t>a</w:t>
      </w:r>
      <w:r w:rsidR="00EA265E">
        <w:t>gain with a Likelihood Ratio Test</w:t>
      </w:r>
      <w:r>
        <w:t xml:space="preserve"> (</w:t>
      </w:r>
      <w:proofErr w:type="spellStart"/>
      <w:proofErr w:type="gramStart"/>
      <w:r>
        <w:t>anova</w:t>
      </w:r>
      <w:proofErr w:type="spellEnd"/>
      <w:r>
        <w:t>(</w:t>
      </w:r>
      <w:proofErr w:type="gramEnd"/>
      <w:r>
        <w:t>)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0A321D54" w14:textId="651D0548" w:rsidR="00FA5A8D" w:rsidRDefault="00FA5A8D"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08FC04AA" w14:textId="77777777" w:rsidR="00A81DFE" w:rsidRDefault="00A81DFE" w:rsidP="00EC2370">
      <w:pPr>
        <w:jc w:val="both"/>
      </w:pPr>
      <w:bookmarkStart w:id="3" w:name="_GoBack"/>
      <w:bookmarkEnd w:id="3"/>
    </w:p>
    <w:p w14:paraId="56E920F6" w14:textId="655078C8" w:rsidR="00B07FC5" w:rsidRDefault="00B07FC5" w:rsidP="00BC575F">
      <w:pPr>
        <w:pStyle w:val="Heading3"/>
      </w:pPr>
      <w:r>
        <w:t>Is precision lower when no air drag is presented in the visible part of the trajectory?</w:t>
      </w:r>
    </w:p>
    <w:p w14:paraId="44DD75B4" w14:textId="7EBB7259" w:rsidR="00B07FC5" w:rsidRDefault="00B07FC5" w:rsidP="00B07FC5">
      <w:r>
        <w:t>Humans might pick up subtle difference in trajectories unfolding with or without air drag, which might lead to more variable responses. 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xml:space="preserve">, we found a Posterior Probability of nearly 1 and </w:t>
      </w:r>
      <w:proofErr w:type="gramStart"/>
      <w:r>
        <w:t>a</w:t>
      </w:r>
      <w:proofErr w:type="gramEnd"/>
      <w:r>
        <w:t xml:space="preserve">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w:t>
      </w:r>
      <w:proofErr w:type="gramStart"/>
      <w:r>
        <w:t>m;</w:t>
      </w:r>
      <w:proofErr w:type="gramEnd"/>
      <w:r>
        <w:t xml:space="preserve">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5020B807" w14:textId="77777777" w:rsidR="0093283D" w:rsidRDefault="0093283D" w:rsidP="00EC2370">
      <w:pPr>
        <w:jc w:val="both"/>
      </w:pPr>
    </w:p>
    <w:p w14:paraId="72E83542" w14:textId="0B4A2238" w:rsidR="00864D4C" w:rsidRDefault="00864D4C" w:rsidP="005C547D">
      <w:pPr>
        <w:pStyle w:val="Heading3"/>
      </w:pPr>
      <w:r>
        <w:t>Do different objects elicit differences in conditions?</w:t>
      </w:r>
    </w:p>
    <w:p w14:paraId="5F3E87DB" w14:textId="36B3B80D"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xml:space="preserve">, we found a Posterior Probability of XX and an Evidence Ratio of XXX </w:t>
      </w:r>
      <w:proofErr w:type="gramStart"/>
      <w:r>
        <w:t>( s</w:t>
      </w:r>
      <w:proofErr w:type="gramEnd"/>
      <w:r>
        <w:t>; SE = , on a log scale)</w:t>
      </w:r>
      <w:r w:rsidR="000132A7">
        <w:t>.</w:t>
      </w:r>
      <w:r w:rsidR="00A40624">
        <w:t xml:space="preserve"> </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9A2E2F">
        <w:trPr>
          <w:trHeight w:val="376"/>
        </w:trPr>
        <w:tc>
          <w:tcPr>
            <w:tcW w:w="8314" w:type="dxa"/>
            <w:shd w:val="clear" w:color="auto" w:fill="FFFFFF" w:themeFill="background1"/>
            <w:vAlign w:val="center"/>
          </w:tcPr>
          <w:p w14:paraId="63422FED" w14:textId="15501E37" w:rsidR="00A40624" w:rsidRPr="009D32B4" w:rsidRDefault="00A40624"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9A2E2F">
            <w:pPr>
              <w:pStyle w:val="MaterialsandMethodsText"/>
            </w:pPr>
            <w:r w:rsidRPr="00277A48">
              <w:t>[</w:t>
            </w:r>
            <w:r>
              <w:t>20</w:t>
            </w:r>
            <w:r w:rsidRPr="00277A48">
              <w:t>]</w:t>
            </w:r>
          </w:p>
        </w:tc>
      </w:tr>
    </w:tbl>
    <w:p w14:paraId="54CEB217" w14:textId="2A328875" w:rsidR="00A40624" w:rsidRDefault="0028204D" w:rsidP="000F2606">
      <w:r>
        <w:t xml:space="preserve">For the hypothesis that smaller balls lead to a bias in timing responses, we found a Posterior Probability </w:t>
      </w:r>
      <w:proofErr w:type="spellStart"/>
      <w:r>
        <w:t>fo</w:t>
      </w:r>
      <w:proofErr w:type="spellEnd"/>
      <w:r>
        <w:t xml:space="preserve"> XX and an Evidence Ratio of XXX </w:t>
      </w:r>
      <w:proofErr w:type="gramStart"/>
      <w:r>
        <w:t>( m</w:t>
      </w:r>
      <w:proofErr w:type="gramEnd"/>
      <w:r>
        <w:t>;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9A2E2F">
        <w:trPr>
          <w:trHeight w:val="376"/>
        </w:trPr>
        <w:tc>
          <w:tcPr>
            <w:tcW w:w="8314" w:type="dxa"/>
            <w:shd w:val="clear" w:color="auto" w:fill="FFFFFF" w:themeFill="background1"/>
            <w:vAlign w:val="center"/>
          </w:tcPr>
          <w:p w14:paraId="22FFF03C" w14:textId="77777777"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9A2E2F">
            <w:pPr>
              <w:pStyle w:val="MaterialsandMethodsText"/>
            </w:pPr>
            <w:r w:rsidRPr="00277A48">
              <w:t>[</w:t>
            </w:r>
            <w:r>
              <w:t>20</w:t>
            </w:r>
            <w:r w:rsidRPr="00277A48">
              <w:t>]</w:t>
            </w:r>
          </w:p>
        </w:tc>
      </w:tr>
      <w:tr w:rsidR="00A367D0" w:rsidRPr="00277A48" w14:paraId="256D5833" w14:textId="77777777" w:rsidTr="009A2E2F">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9A2E2F">
        <w:trPr>
          <w:trHeight w:val="376"/>
        </w:trPr>
        <w:tc>
          <w:tcPr>
            <w:tcW w:w="8314" w:type="dxa"/>
            <w:shd w:val="clear" w:color="auto" w:fill="FFFFFF" w:themeFill="background1"/>
            <w:vAlign w:val="center"/>
          </w:tcPr>
          <w:p w14:paraId="648D8AA6" w14:textId="5911C22E"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9A2E2F">
            <w:pPr>
              <w:pStyle w:val="MaterialsandMethodsText"/>
            </w:pPr>
            <w:r w:rsidRPr="00277A48">
              <w:t>[</w:t>
            </w:r>
            <w:r>
              <w:t>20</w:t>
            </w:r>
            <w:r w:rsidRPr="00277A48">
              <w:t>]</w:t>
            </w:r>
          </w:p>
        </w:tc>
      </w:tr>
      <w:tr w:rsidR="00A367D0" w:rsidRPr="00277A48" w14:paraId="79CECA1C" w14:textId="77777777" w:rsidTr="009A2E2F">
        <w:trPr>
          <w:trHeight w:val="376"/>
        </w:trPr>
        <w:tc>
          <w:tcPr>
            <w:tcW w:w="8314" w:type="dxa"/>
            <w:shd w:val="clear" w:color="auto" w:fill="FFFFFF" w:themeFill="background1"/>
            <w:vAlign w:val="center"/>
          </w:tcPr>
          <w:p w14:paraId="7AC34A95" w14:textId="19533508" w:rsidR="00A367D0" w:rsidRDefault="00A367D0"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9A2E2F">
            <w:pPr>
              <w:pStyle w:val="MaterialsandMethodsText"/>
            </w:pPr>
            <w:r w:rsidRPr="00277A48">
              <w:t>[</w:t>
            </w:r>
            <w:r>
              <w:t>20</w:t>
            </w:r>
            <w:r w:rsidRPr="00277A48">
              <w:t>]</w:t>
            </w:r>
          </w:p>
        </w:tc>
      </w:tr>
    </w:tbl>
    <w:p w14:paraId="14F95EF1" w14:textId="5BDC8A69" w:rsidR="00325883" w:rsidRDefault="009754A8" w:rsidP="003F4A3B">
      <w:pPr>
        <w:jc w:val="both"/>
      </w:pPr>
      <w:r>
        <w:lastRenderedPageBreak/>
        <w:t xml:space="preserve">We tested the Test Models against the Null Models with a Likelihood Ratio Test and found the variable “Ball Type” did not improve the model fit significantly, </w:t>
      </w:r>
      <w:r w:rsidR="00122D16">
        <w:t>nor</w:t>
      </w:r>
      <w:r>
        <w:t xml:space="preserve"> for the temporal task (p = 0.88) and </w:t>
      </w:r>
      <w:r w:rsidR="00122D16">
        <w:t xml:space="preserve">nor for </w:t>
      </w:r>
      <w:r>
        <w:t>the spatial task (p = 0.50).</w:t>
      </w:r>
    </w:p>
    <w:p w14:paraId="7BCDE400" w14:textId="3240DC3E" w:rsidR="005914F7" w:rsidRDefault="005914F7" w:rsidP="003F4A3B">
      <w:pPr>
        <w:jc w:val="both"/>
      </w:pPr>
      <w:r>
        <w:t>We thus conclude …</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10A39984" w:rsidR="00CD05C5" w:rsidRDefault="00CD05C5" w:rsidP="003F4A3B">
      <w:pPr>
        <w:jc w:val="both"/>
      </w:pPr>
      <w:r>
        <w:t xml:space="preserve">It has recently been argued that there is a lawful, linear relationship between perceptual biases and perceptual precision </w:t>
      </w:r>
      <w:r>
        <w:fldChar w:fldCharType="begin" w:fldLock="1"/>
      </w:r>
      <w:r>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864A40">
        <w:t>,</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9A2E2F">
        <w:trPr>
          <w:trHeight w:val="376"/>
        </w:trPr>
        <w:tc>
          <w:tcPr>
            <w:tcW w:w="8314" w:type="dxa"/>
            <w:shd w:val="clear" w:color="auto" w:fill="FFFFFF" w:themeFill="background1"/>
            <w:vAlign w:val="center"/>
          </w:tcPr>
          <w:p w14:paraId="4A2EFFA1" w14:textId="738098A8" w:rsidR="00F32BAD" w:rsidRPr="009D32B4" w:rsidRDefault="00F32BAD"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9A2E2F">
            <w:pPr>
              <w:pStyle w:val="MaterialsandMethodsText"/>
            </w:pPr>
            <w:r w:rsidRPr="00277A48">
              <w:t>[</w:t>
            </w:r>
            <w:r>
              <w:t>20</w:t>
            </w:r>
            <w:r w:rsidRPr="00277A48">
              <w:t>]</w:t>
            </w:r>
          </w:p>
        </w:tc>
      </w:tr>
      <w:tr w:rsidR="00F32BAD" w:rsidRPr="00277A48" w14:paraId="7020D58F" w14:textId="77777777" w:rsidTr="009A2E2F">
        <w:trPr>
          <w:trHeight w:val="376"/>
        </w:trPr>
        <w:tc>
          <w:tcPr>
            <w:tcW w:w="8314" w:type="dxa"/>
            <w:shd w:val="clear" w:color="auto" w:fill="FFFFFF" w:themeFill="background1"/>
            <w:vAlign w:val="center"/>
          </w:tcPr>
          <w:p w14:paraId="3462FBE4" w14:textId="2D9D5E23" w:rsidR="00F32BAD" w:rsidRDefault="00F32BAD"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9A2E2F">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9A2E2F">
        <w:trPr>
          <w:trHeight w:val="376"/>
        </w:trPr>
        <w:tc>
          <w:tcPr>
            <w:tcW w:w="8314" w:type="dxa"/>
            <w:shd w:val="clear" w:color="auto" w:fill="FFFFFF" w:themeFill="background1"/>
            <w:vAlign w:val="center"/>
          </w:tcPr>
          <w:p w14:paraId="05614FC0" w14:textId="37CBFC60" w:rsidR="00622426" w:rsidRPr="009D32B4" w:rsidRDefault="00622426"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9A2E2F">
            <w:pPr>
              <w:pStyle w:val="MaterialsandMethodsText"/>
            </w:pPr>
            <w:r w:rsidRPr="00277A48">
              <w:t>[</w:t>
            </w:r>
            <w:r>
              <w:t>20</w:t>
            </w:r>
            <w:r w:rsidRPr="00277A48">
              <w:t>]</w:t>
            </w:r>
          </w:p>
        </w:tc>
      </w:tr>
      <w:tr w:rsidR="00622426" w:rsidRPr="00277A48" w14:paraId="3054F403" w14:textId="77777777" w:rsidTr="009A2E2F">
        <w:trPr>
          <w:trHeight w:val="376"/>
        </w:trPr>
        <w:tc>
          <w:tcPr>
            <w:tcW w:w="8314" w:type="dxa"/>
            <w:shd w:val="clear" w:color="auto" w:fill="FFFFFF" w:themeFill="background1"/>
            <w:vAlign w:val="center"/>
          </w:tcPr>
          <w:p w14:paraId="54E8C126" w14:textId="697D996B" w:rsidR="00622426" w:rsidRDefault="00622426"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9A2E2F">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9A2E2F">
        <w:trPr>
          <w:trHeight w:val="376"/>
        </w:trPr>
        <w:tc>
          <w:tcPr>
            <w:tcW w:w="8314" w:type="dxa"/>
            <w:shd w:val="clear" w:color="auto" w:fill="FFFFFF" w:themeFill="background1"/>
            <w:vAlign w:val="center"/>
          </w:tcPr>
          <w:p w14:paraId="4536CC97" w14:textId="24AADDB7" w:rsidR="00BF42C5" w:rsidRPr="009D32B4" w:rsidRDefault="00BF42C5"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9A2E2F">
            <w:pPr>
              <w:pStyle w:val="MaterialsandMethodsText"/>
            </w:pPr>
            <w:r w:rsidRPr="00277A48">
              <w:t>[</w:t>
            </w:r>
            <w:r>
              <w:t>20</w:t>
            </w:r>
            <w:r w:rsidRPr="00277A48">
              <w:t>]</w:t>
            </w:r>
          </w:p>
        </w:tc>
      </w:tr>
      <w:tr w:rsidR="00BF42C5" w:rsidRPr="00277A48" w14:paraId="03BA7F1B" w14:textId="77777777" w:rsidTr="009A2E2F">
        <w:trPr>
          <w:trHeight w:val="376"/>
        </w:trPr>
        <w:tc>
          <w:tcPr>
            <w:tcW w:w="8314" w:type="dxa"/>
            <w:shd w:val="clear" w:color="auto" w:fill="FFFFFF" w:themeFill="background1"/>
            <w:vAlign w:val="center"/>
          </w:tcPr>
          <w:p w14:paraId="516EE6D4" w14:textId="4A088414" w:rsidR="00BF42C5" w:rsidRDefault="00BF42C5"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9A2E2F">
            <w:pPr>
              <w:pStyle w:val="MaterialsandMethodsText"/>
            </w:pPr>
            <w:r w:rsidRPr="00277A48">
              <w:t>[</w:t>
            </w:r>
            <w:r>
              <w:t>20</w:t>
            </w:r>
            <w:r w:rsidRPr="00277A48">
              <w:t>]</w:t>
            </w:r>
          </w:p>
        </w:tc>
      </w:tr>
    </w:tbl>
    <w:p w14:paraId="4E5589D5" w14:textId="627B8F52" w:rsidR="00325883" w:rsidRDefault="000971C8" w:rsidP="003F4A3B">
      <w:pPr>
        <w:jc w:val="both"/>
      </w:pPr>
      <w:r>
        <w:t xml:space="preserve">We found both Test Models to be significantly better than the Null Models. For the timing task, we found a regression coefficient for SD Ratio Timing of 0.088 s (SE = 0.038 s; p = 0.021). For the spatial task, we found a regression coefficient for SD Ratio Distance of 0.57 m (SE = 0.052; </w:t>
      </w:r>
      <w:r>
        <w:t>p </w:t>
      </w:r>
      <w:r>
        <w:rPr>
          <w:lang w:val="en-CA"/>
        </w:rPr>
        <w:t>&lt;</w:t>
      </w:r>
      <w:r>
        <w:t> 2*10^16</w:t>
      </w:r>
      <w:r>
        <w:t>).</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w:t>
      </w:r>
      <w:r w:rsidR="004A71E1">
        <w:lastRenderedPageBreak/>
        <w:t xml:space="preserve">refers 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9A2E2F">
        <w:trPr>
          <w:trHeight w:val="376"/>
        </w:trPr>
        <w:tc>
          <w:tcPr>
            <w:tcW w:w="8314" w:type="dxa"/>
            <w:shd w:val="clear" w:color="auto" w:fill="FFFFFF" w:themeFill="background1"/>
            <w:vAlign w:val="center"/>
          </w:tcPr>
          <w:p w14:paraId="3E286793" w14:textId="489862D6" w:rsidR="004A71E1" w:rsidRPr="009D32B4" w:rsidRDefault="004A71E1"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9A2E2F">
            <w:pPr>
              <w:pStyle w:val="MaterialsandMethodsText"/>
            </w:pPr>
            <w:r w:rsidRPr="00277A48">
              <w:t>[</w:t>
            </w:r>
            <w:r>
              <w:t>20</w:t>
            </w:r>
            <w:r w:rsidRPr="00277A48">
              <w:t>]</w:t>
            </w:r>
          </w:p>
        </w:tc>
      </w:tr>
      <w:tr w:rsidR="004A71E1" w:rsidRPr="00277A48" w14:paraId="10E7CC97" w14:textId="77777777" w:rsidTr="009A2E2F">
        <w:trPr>
          <w:trHeight w:val="376"/>
        </w:trPr>
        <w:tc>
          <w:tcPr>
            <w:tcW w:w="8314" w:type="dxa"/>
            <w:shd w:val="clear" w:color="auto" w:fill="FFFFFF" w:themeFill="background1"/>
            <w:vAlign w:val="center"/>
          </w:tcPr>
          <w:p w14:paraId="26B337B2" w14:textId="496BB45A" w:rsidR="004A71E1" w:rsidRDefault="004A71E1"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oMath>
            </m:oMathPara>
          </w:p>
        </w:tc>
        <w:tc>
          <w:tcPr>
            <w:tcW w:w="783" w:type="dxa"/>
            <w:shd w:val="clear" w:color="auto" w:fill="FFFFFF" w:themeFill="background1"/>
            <w:vAlign w:val="center"/>
          </w:tcPr>
          <w:p w14:paraId="446C7C42" w14:textId="77777777" w:rsidR="004A71E1" w:rsidRPr="00277A48" w:rsidRDefault="004A71E1" w:rsidP="009A2E2F">
            <w:pPr>
              <w:pStyle w:val="MaterialsandMethodsText"/>
            </w:pPr>
            <w:r w:rsidRPr="00277A48">
              <w:t>[</w:t>
            </w:r>
            <w:r>
              <w:t>20</w:t>
            </w:r>
            <w:r w:rsidRPr="00277A48">
              <w:t>]</w:t>
            </w:r>
          </w:p>
        </w:tc>
      </w:tr>
    </w:tbl>
    <w:p w14:paraId="318F281B" w14:textId="22500512" w:rsidR="004A71E1" w:rsidRDefault="00FC367F" w:rsidP="003F4A3B">
      <w:pPr>
        <w:jc w:val="both"/>
      </w:pPr>
      <w:r>
        <w:t xml:space="preserve">Using the </w:t>
      </w:r>
      <w:proofErr w:type="gramStart"/>
      <w:r>
        <w:t>hypothesis(</w:t>
      </w:r>
      <w:proofErr w:type="gramEnd"/>
      <w:r>
        <w:t>)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776FD221"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p>
    <w:sectPr w:rsidR="003258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D065C" w:rsidRDefault="007D065C">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7D065C" w:rsidRDefault="007D065C">
      <w:pPr>
        <w:pStyle w:val="CommentText"/>
      </w:pPr>
      <w:r>
        <w:rPr>
          <w:rStyle w:val="CommentReference"/>
        </w:rPr>
        <w:annotationRef/>
      </w:r>
      <w:r>
        <w:t>?</w:t>
      </w:r>
    </w:p>
  </w:comment>
  <w:comment w:id="2" w:author="Björn Jörges" w:date="2020-03-21T02:25:00Z" w:initials="BJ">
    <w:p w14:paraId="7913EE9E" w14:textId="714DF70C" w:rsidR="007D065C" w:rsidRDefault="007D065C">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44507"/>
    <w:rsid w:val="0006438B"/>
    <w:rsid w:val="000856B8"/>
    <w:rsid w:val="000971C8"/>
    <w:rsid w:val="000B5F57"/>
    <w:rsid w:val="000E1AC4"/>
    <w:rsid w:val="000F2606"/>
    <w:rsid w:val="001045AC"/>
    <w:rsid w:val="00122D16"/>
    <w:rsid w:val="001328CE"/>
    <w:rsid w:val="00144185"/>
    <w:rsid w:val="001A5466"/>
    <w:rsid w:val="001B3C08"/>
    <w:rsid w:val="00211086"/>
    <w:rsid w:val="00262789"/>
    <w:rsid w:val="0028008E"/>
    <w:rsid w:val="0028204D"/>
    <w:rsid w:val="002B09EC"/>
    <w:rsid w:val="002E6967"/>
    <w:rsid w:val="002F519B"/>
    <w:rsid w:val="0031622F"/>
    <w:rsid w:val="00325883"/>
    <w:rsid w:val="00336BA5"/>
    <w:rsid w:val="00345AF4"/>
    <w:rsid w:val="00393F22"/>
    <w:rsid w:val="003A095A"/>
    <w:rsid w:val="003F248C"/>
    <w:rsid w:val="003F4A3B"/>
    <w:rsid w:val="00422259"/>
    <w:rsid w:val="00426C0D"/>
    <w:rsid w:val="0043561A"/>
    <w:rsid w:val="00454CF0"/>
    <w:rsid w:val="004609FC"/>
    <w:rsid w:val="004A25AA"/>
    <w:rsid w:val="004A71E1"/>
    <w:rsid w:val="00511B44"/>
    <w:rsid w:val="00517E66"/>
    <w:rsid w:val="005914F7"/>
    <w:rsid w:val="00593887"/>
    <w:rsid w:val="005C547D"/>
    <w:rsid w:val="005D15B0"/>
    <w:rsid w:val="005D37AF"/>
    <w:rsid w:val="00622426"/>
    <w:rsid w:val="00624045"/>
    <w:rsid w:val="00652E8A"/>
    <w:rsid w:val="00665486"/>
    <w:rsid w:val="00683CFE"/>
    <w:rsid w:val="006C0E39"/>
    <w:rsid w:val="006D07B1"/>
    <w:rsid w:val="006E0C61"/>
    <w:rsid w:val="006E44AD"/>
    <w:rsid w:val="006F1E4D"/>
    <w:rsid w:val="00706A91"/>
    <w:rsid w:val="007164E4"/>
    <w:rsid w:val="0072483C"/>
    <w:rsid w:val="00737D5F"/>
    <w:rsid w:val="00745CD3"/>
    <w:rsid w:val="007651EB"/>
    <w:rsid w:val="007C392A"/>
    <w:rsid w:val="007C696F"/>
    <w:rsid w:val="007D065C"/>
    <w:rsid w:val="007F1585"/>
    <w:rsid w:val="00833A98"/>
    <w:rsid w:val="008419DC"/>
    <w:rsid w:val="00864A40"/>
    <w:rsid w:val="00864D4C"/>
    <w:rsid w:val="008663AB"/>
    <w:rsid w:val="00883F65"/>
    <w:rsid w:val="008A7A14"/>
    <w:rsid w:val="008C6CFC"/>
    <w:rsid w:val="0091260F"/>
    <w:rsid w:val="0092614D"/>
    <w:rsid w:val="0093283D"/>
    <w:rsid w:val="00973BEE"/>
    <w:rsid w:val="009754A8"/>
    <w:rsid w:val="00982D30"/>
    <w:rsid w:val="00990B00"/>
    <w:rsid w:val="00993195"/>
    <w:rsid w:val="0099701D"/>
    <w:rsid w:val="009B702B"/>
    <w:rsid w:val="009C404C"/>
    <w:rsid w:val="009D32B4"/>
    <w:rsid w:val="009D5335"/>
    <w:rsid w:val="009D6BC6"/>
    <w:rsid w:val="009E3B5C"/>
    <w:rsid w:val="009F4A02"/>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76F61"/>
    <w:rsid w:val="00B807E4"/>
    <w:rsid w:val="00B83FDA"/>
    <w:rsid w:val="00BB37A1"/>
    <w:rsid w:val="00BC341D"/>
    <w:rsid w:val="00BC575F"/>
    <w:rsid w:val="00BF3F46"/>
    <w:rsid w:val="00BF42C5"/>
    <w:rsid w:val="00BF6A66"/>
    <w:rsid w:val="00C01D2C"/>
    <w:rsid w:val="00C10AA1"/>
    <w:rsid w:val="00C64662"/>
    <w:rsid w:val="00C64A62"/>
    <w:rsid w:val="00C76404"/>
    <w:rsid w:val="00C8333D"/>
    <w:rsid w:val="00C873FC"/>
    <w:rsid w:val="00C87709"/>
    <w:rsid w:val="00C92624"/>
    <w:rsid w:val="00CA45CA"/>
    <w:rsid w:val="00CC10F4"/>
    <w:rsid w:val="00CD05C5"/>
    <w:rsid w:val="00DA5A0C"/>
    <w:rsid w:val="00DB27C6"/>
    <w:rsid w:val="00DF2DEF"/>
    <w:rsid w:val="00E01F1C"/>
    <w:rsid w:val="00E24B79"/>
    <w:rsid w:val="00E30D08"/>
    <w:rsid w:val="00E522B4"/>
    <w:rsid w:val="00E7534E"/>
    <w:rsid w:val="00E8401A"/>
    <w:rsid w:val="00EA265E"/>
    <w:rsid w:val="00EC2370"/>
    <w:rsid w:val="00EE4AFB"/>
    <w:rsid w:val="00EF60B4"/>
    <w:rsid w:val="00EF75FD"/>
    <w:rsid w:val="00F24EB9"/>
    <w:rsid w:val="00F32BAD"/>
    <w:rsid w:val="00F364B7"/>
    <w:rsid w:val="00F705C1"/>
    <w:rsid w:val="00F82622"/>
    <w:rsid w:val="00F83CC5"/>
    <w:rsid w:val="00FA5A8D"/>
    <w:rsid w:val="00FC0059"/>
    <w:rsid w:val="00FC24F3"/>
    <w:rsid w:val="00FC367F"/>
    <w:rsid w:val="00FD122D"/>
    <w:rsid w:val="00FE00F2"/>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87</TotalTime>
  <Pages>9</Pages>
  <Words>13184</Words>
  <Characters>7515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12</cp:revision>
  <dcterms:created xsi:type="dcterms:W3CDTF">2020-03-09T22:29:00Z</dcterms:created>
  <dcterms:modified xsi:type="dcterms:W3CDTF">2020-03-27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